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A0D95" w:rsidRPr="00242BC6" w:rsidRDefault="00FF6E92" w:rsidP="009634A7">
      <w:pPr>
        <w:pStyle w:val="Normal1"/>
        <w:rPr>
          <w:lang w:val="en-US"/>
        </w:rPr>
      </w:pPr>
      <w:proofErr w:type="spellStart"/>
      <w:r>
        <w:t>Atlas.ti</w:t>
      </w:r>
      <w:proofErr w:type="spellEnd"/>
      <w:r w:rsidRPr="000177D7">
        <w:rPr>
          <w:rStyle w:val="FootnoteReference"/>
          <w:lang w:val="en-US"/>
        </w:rPr>
        <w:footnoteReference w:id="2"/>
      </w:r>
      <w:r>
        <w:t xml:space="preserve"> </w:t>
      </w:r>
    </w:p>
    <w:sectPr w:rsidR="002A0D95" w:rsidRPr="00242BC6" w:rsidSect="004A757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B07F87C" w15:done="0"/>
  <w15:commentEx w15:paraId="3D9653D2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52CCC" w:rsidRDefault="00C52CCC" w:rsidP="00FF6E92">
      <w:pPr>
        <w:spacing w:line="240" w:lineRule="auto"/>
      </w:pPr>
      <w:r>
        <w:separator/>
      </w:r>
    </w:p>
  </w:endnote>
  <w:endnote w:type="continuationSeparator" w:id="1">
    <w:p w:rsidR="00C52CCC" w:rsidRDefault="00C52CCC" w:rsidP="00FF6E92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52CCC" w:rsidRDefault="00C52CCC" w:rsidP="00FF6E92">
      <w:pPr>
        <w:spacing w:line="240" w:lineRule="auto"/>
      </w:pPr>
      <w:r>
        <w:separator/>
      </w:r>
    </w:p>
  </w:footnote>
  <w:footnote w:type="continuationSeparator" w:id="1">
    <w:p w:rsidR="00C52CCC" w:rsidRDefault="00C52CCC" w:rsidP="00FF6E92">
      <w:pPr>
        <w:spacing w:line="240" w:lineRule="auto"/>
      </w:pPr>
      <w:r>
        <w:continuationSeparator/>
      </w:r>
    </w:p>
  </w:footnote>
  <w:footnote w:id="2">
    <w:p w:rsidR="00C52CCC" w:rsidRPr="00673F01" w:rsidRDefault="00C52CCC" w:rsidP="00FF6E92">
      <w:pPr>
        <w:pStyle w:val="FootnoteText1"/>
      </w:pPr>
      <w:r w:rsidRPr="00F87B1B">
        <w:rPr>
          <w:rStyle w:val="FootnoteReference"/>
        </w:rPr>
        <w:footnoteRef/>
      </w:r>
      <w:r>
        <w:t xml:space="preserve"> F</w:t>
      </w:r>
      <w:r w:rsidRPr="00DA276F">
        <w:t>or a summary of current debates on the advantages and disadvantages of computer</w:t>
      </w:r>
      <w:r>
        <w:t>-</w:t>
      </w:r>
      <w:r w:rsidRPr="00DA276F">
        <w:t xml:space="preserve">based qualitative data </w:t>
      </w:r>
      <w:r w:rsidRPr="00425029">
        <w:t>analysis</w:t>
      </w:r>
      <w:r>
        <w:t>,</w:t>
      </w:r>
      <w:r w:rsidRPr="00425029">
        <w:t xml:space="preserve"> see </w:t>
      </w:r>
      <w:proofErr w:type="spellStart"/>
      <w:r w:rsidRPr="00425029">
        <w:t>Séror</w:t>
      </w:r>
      <w:proofErr w:type="spellEnd"/>
      <w:r w:rsidRPr="00425029">
        <w:t xml:space="preserve"> </w:t>
      </w:r>
      <w:fldSimple w:instr=" ADDIN ZOTERO_ITEM {&quot;citationID&quot;:&quot;U929WTFq&quot;,&quot;properties&quot;:{&quot;formattedCitation&quot;:&quot;(2005)&quot;,&quot;plainCitation&quot;:&quot;(2005)&quot;},&quot;citationItems&quot;:[{&quot;id&quot;:1462,&quot;uris&quot;:[&quot;http://zotero.org/users/401864/items/UDAF6SS2&quot;],&quot;uri&quot;:[&quot;http://zotero.org/users/401864/items/UDAF6SS2&quot;],&quot;suppress-author&quot;:true}]} ">
        <w:r w:rsidRPr="00425029">
          <w:rPr>
            <w:noProof/>
          </w:rPr>
          <w:t>(2005)</w:t>
        </w:r>
      </w:fldSimple>
      <w:r w:rsidRPr="00425029">
        <w:t>.</w:t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Elizabeth Corrao">
    <w15:presenceInfo w15:providerId="Windows Live" w15:userId="b4b4f3d0414c2401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hyphenationZone w:val="425"/>
  <w:characterSpacingControl w:val="doNotCompress"/>
  <w:hdrShapeDefaults>
    <o:shapedefaults v:ext="edit" spidmax="24577"/>
  </w:hdrShapeDefaults>
  <w:footnotePr>
    <w:footnote w:id="0"/>
    <w:footnote w:id="1"/>
  </w:footnotePr>
  <w:endnotePr>
    <w:endnote w:id="0"/>
    <w:endnote w:id="1"/>
  </w:endnotePr>
  <w:compat/>
  <w:rsids>
    <w:rsidRoot w:val="00FF6E92"/>
    <w:rsid w:val="00024977"/>
    <w:rsid w:val="000257A3"/>
    <w:rsid w:val="00027D30"/>
    <w:rsid w:val="000308BD"/>
    <w:rsid w:val="00035399"/>
    <w:rsid w:val="00040393"/>
    <w:rsid w:val="00040818"/>
    <w:rsid w:val="00041BB8"/>
    <w:rsid w:val="00043209"/>
    <w:rsid w:val="00062DD2"/>
    <w:rsid w:val="00064DF3"/>
    <w:rsid w:val="00066F89"/>
    <w:rsid w:val="00071D8D"/>
    <w:rsid w:val="00080263"/>
    <w:rsid w:val="00082C4F"/>
    <w:rsid w:val="00085BFA"/>
    <w:rsid w:val="00095804"/>
    <w:rsid w:val="00095955"/>
    <w:rsid w:val="000A6826"/>
    <w:rsid w:val="000B7467"/>
    <w:rsid w:val="000C66C6"/>
    <w:rsid w:val="000D4E65"/>
    <w:rsid w:val="000D71A2"/>
    <w:rsid w:val="000E2F68"/>
    <w:rsid w:val="000F46B2"/>
    <w:rsid w:val="000F5C66"/>
    <w:rsid w:val="001153B1"/>
    <w:rsid w:val="00117476"/>
    <w:rsid w:val="00125BCF"/>
    <w:rsid w:val="00132E98"/>
    <w:rsid w:val="001337D6"/>
    <w:rsid w:val="00143653"/>
    <w:rsid w:val="001552B3"/>
    <w:rsid w:val="0015705A"/>
    <w:rsid w:val="00161B3E"/>
    <w:rsid w:val="00165C25"/>
    <w:rsid w:val="001743A5"/>
    <w:rsid w:val="0017770C"/>
    <w:rsid w:val="00186133"/>
    <w:rsid w:val="00187912"/>
    <w:rsid w:val="001936F0"/>
    <w:rsid w:val="001A1669"/>
    <w:rsid w:val="001A2A6F"/>
    <w:rsid w:val="001A6095"/>
    <w:rsid w:val="001B0CB8"/>
    <w:rsid w:val="001B79B7"/>
    <w:rsid w:val="001C5F3E"/>
    <w:rsid w:val="001D02C0"/>
    <w:rsid w:val="001D3F55"/>
    <w:rsid w:val="001D44DC"/>
    <w:rsid w:val="001E5C7D"/>
    <w:rsid w:val="00204478"/>
    <w:rsid w:val="00207340"/>
    <w:rsid w:val="00210817"/>
    <w:rsid w:val="00215E87"/>
    <w:rsid w:val="002249DE"/>
    <w:rsid w:val="00224B79"/>
    <w:rsid w:val="002259D0"/>
    <w:rsid w:val="00233DAE"/>
    <w:rsid w:val="00235158"/>
    <w:rsid w:val="00236FEA"/>
    <w:rsid w:val="00242BC6"/>
    <w:rsid w:val="0024632A"/>
    <w:rsid w:val="00264073"/>
    <w:rsid w:val="002667E5"/>
    <w:rsid w:val="0027051F"/>
    <w:rsid w:val="002742FD"/>
    <w:rsid w:val="00275ADD"/>
    <w:rsid w:val="00280F55"/>
    <w:rsid w:val="00292872"/>
    <w:rsid w:val="00292A07"/>
    <w:rsid w:val="0029347F"/>
    <w:rsid w:val="002A02AF"/>
    <w:rsid w:val="002A0D95"/>
    <w:rsid w:val="002A7468"/>
    <w:rsid w:val="002B389E"/>
    <w:rsid w:val="002D15CC"/>
    <w:rsid w:val="002D3128"/>
    <w:rsid w:val="002D63D2"/>
    <w:rsid w:val="002E0CB8"/>
    <w:rsid w:val="002E1B0F"/>
    <w:rsid w:val="002E2554"/>
    <w:rsid w:val="002E2870"/>
    <w:rsid w:val="002E3F76"/>
    <w:rsid w:val="003045C4"/>
    <w:rsid w:val="003072B7"/>
    <w:rsid w:val="0033048E"/>
    <w:rsid w:val="0033114F"/>
    <w:rsid w:val="003523A6"/>
    <w:rsid w:val="00353E7C"/>
    <w:rsid w:val="00357429"/>
    <w:rsid w:val="00360BEC"/>
    <w:rsid w:val="00373038"/>
    <w:rsid w:val="0037698F"/>
    <w:rsid w:val="003772A0"/>
    <w:rsid w:val="0038243F"/>
    <w:rsid w:val="00390383"/>
    <w:rsid w:val="00394AF7"/>
    <w:rsid w:val="003A2C9C"/>
    <w:rsid w:val="003B1881"/>
    <w:rsid w:val="003B676F"/>
    <w:rsid w:val="003C1C11"/>
    <w:rsid w:val="003C202C"/>
    <w:rsid w:val="003C7713"/>
    <w:rsid w:val="003D1C57"/>
    <w:rsid w:val="003D26CF"/>
    <w:rsid w:val="003F21F5"/>
    <w:rsid w:val="003F363C"/>
    <w:rsid w:val="003F5DDF"/>
    <w:rsid w:val="00401C7E"/>
    <w:rsid w:val="004047DA"/>
    <w:rsid w:val="00411774"/>
    <w:rsid w:val="00437124"/>
    <w:rsid w:val="004407F0"/>
    <w:rsid w:val="004464A2"/>
    <w:rsid w:val="0044758F"/>
    <w:rsid w:val="004512FA"/>
    <w:rsid w:val="00451CFA"/>
    <w:rsid w:val="0045227C"/>
    <w:rsid w:val="00457ED8"/>
    <w:rsid w:val="004703B6"/>
    <w:rsid w:val="00470877"/>
    <w:rsid w:val="0048064B"/>
    <w:rsid w:val="00487157"/>
    <w:rsid w:val="00493B11"/>
    <w:rsid w:val="0049689B"/>
    <w:rsid w:val="004A0A41"/>
    <w:rsid w:val="004A169B"/>
    <w:rsid w:val="004A670C"/>
    <w:rsid w:val="004A6DF7"/>
    <w:rsid w:val="004A7578"/>
    <w:rsid w:val="004B362B"/>
    <w:rsid w:val="004B432E"/>
    <w:rsid w:val="004C4128"/>
    <w:rsid w:val="004C7A6F"/>
    <w:rsid w:val="004D0023"/>
    <w:rsid w:val="004D3C24"/>
    <w:rsid w:val="004E6F0D"/>
    <w:rsid w:val="0050059A"/>
    <w:rsid w:val="00515B15"/>
    <w:rsid w:val="005300F4"/>
    <w:rsid w:val="00535039"/>
    <w:rsid w:val="00535789"/>
    <w:rsid w:val="00536B2E"/>
    <w:rsid w:val="00543DB3"/>
    <w:rsid w:val="00554033"/>
    <w:rsid w:val="00565C11"/>
    <w:rsid w:val="00576D68"/>
    <w:rsid w:val="005849A2"/>
    <w:rsid w:val="00586A58"/>
    <w:rsid w:val="00586C6A"/>
    <w:rsid w:val="00595BDC"/>
    <w:rsid w:val="00596522"/>
    <w:rsid w:val="0059794E"/>
    <w:rsid w:val="005B214C"/>
    <w:rsid w:val="005B3B05"/>
    <w:rsid w:val="005C5492"/>
    <w:rsid w:val="005F0D34"/>
    <w:rsid w:val="005F673B"/>
    <w:rsid w:val="00600CD5"/>
    <w:rsid w:val="006020E7"/>
    <w:rsid w:val="0060463F"/>
    <w:rsid w:val="00605C3F"/>
    <w:rsid w:val="00615560"/>
    <w:rsid w:val="00615C0F"/>
    <w:rsid w:val="0061790B"/>
    <w:rsid w:val="00617C5C"/>
    <w:rsid w:val="0062066F"/>
    <w:rsid w:val="00623A54"/>
    <w:rsid w:val="00633773"/>
    <w:rsid w:val="00633B11"/>
    <w:rsid w:val="006546D5"/>
    <w:rsid w:val="00657897"/>
    <w:rsid w:val="00664B90"/>
    <w:rsid w:val="00675D12"/>
    <w:rsid w:val="006838D8"/>
    <w:rsid w:val="00697E80"/>
    <w:rsid w:val="006A1910"/>
    <w:rsid w:val="006A3BDE"/>
    <w:rsid w:val="006A4DD9"/>
    <w:rsid w:val="006B0D7D"/>
    <w:rsid w:val="006D062F"/>
    <w:rsid w:val="006D2679"/>
    <w:rsid w:val="006E2E40"/>
    <w:rsid w:val="006E3AA8"/>
    <w:rsid w:val="006E7C5B"/>
    <w:rsid w:val="006F06BB"/>
    <w:rsid w:val="006F2263"/>
    <w:rsid w:val="00703805"/>
    <w:rsid w:val="00704221"/>
    <w:rsid w:val="007163B5"/>
    <w:rsid w:val="00724D10"/>
    <w:rsid w:val="007302B7"/>
    <w:rsid w:val="007305AF"/>
    <w:rsid w:val="00734AD4"/>
    <w:rsid w:val="00741B3F"/>
    <w:rsid w:val="00742394"/>
    <w:rsid w:val="007428D2"/>
    <w:rsid w:val="00743E3C"/>
    <w:rsid w:val="00774C2A"/>
    <w:rsid w:val="00780C46"/>
    <w:rsid w:val="00787D42"/>
    <w:rsid w:val="007917AE"/>
    <w:rsid w:val="00795C84"/>
    <w:rsid w:val="007B02E2"/>
    <w:rsid w:val="007B032A"/>
    <w:rsid w:val="007B5D94"/>
    <w:rsid w:val="007C3C8E"/>
    <w:rsid w:val="007C609D"/>
    <w:rsid w:val="007D4813"/>
    <w:rsid w:val="007E3A06"/>
    <w:rsid w:val="007E3CF0"/>
    <w:rsid w:val="007F54DD"/>
    <w:rsid w:val="00807C97"/>
    <w:rsid w:val="00815CE9"/>
    <w:rsid w:val="00837AB2"/>
    <w:rsid w:val="00850D62"/>
    <w:rsid w:val="0085227E"/>
    <w:rsid w:val="00854C66"/>
    <w:rsid w:val="00860B00"/>
    <w:rsid w:val="008630BA"/>
    <w:rsid w:val="00875AE7"/>
    <w:rsid w:val="008761AE"/>
    <w:rsid w:val="00877EDA"/>
    <w:rsid w:val="00887788"/>
    <w:rsid w:val="008B0C67"/>
    <w:rsid w:val="008B6991"/>
    <w:rsid w:val="008D584C"/>
    <w:rsid w:val="008F2643"/>
    <w:rsid w:val="008F4AA6"/>
    <w:rsid w:val="00903069"/>
    <w:rsid w:val="00904E82"/>
    <w:rsid w:val="00913B0D"/>
    <w:rsid w:val="00914333"/>
    <w:rsid w:val="00932228"/>
    <w:rsid w:val="0094302F"/>
    <w:rsid w:val="009511D0"/>
    <w:rsid w:val="009634A7"/>
    <w:rsid w:val="009701A9"/>
    <w:rsid w:val="00981BC7"/>
    <w:rsid w:val="0099015C"/>
    <w:rsid w:val="00992B86"/>
    <w:rsid w:val="00992D03"/>
    <w:rsid w:val="009951A1"/>
    <w:rsid w:val="009C0398"/>
    <w:rsid w:val="009C16D9"/>
    <w:rsid w:val="009C7A0A"/>
    <w:rsid w:val="009D03A6"/>
    <w:rsid w:val="009F0712"/>
    <w:rsid w:val="00A04BF1"/>
    <w:rsid w:val="00A07F6B"/>
    <w:rsid w:val="00A127E8"/>
    <w:rsid w:val="00A20523"/>
    <w:rsid w:val="00A22602"/>
    <w:rsid w:val="00A54FA0"/>
    <w:rsid w:val="00A55290"/>
    <w:rsid w:val="00A60CD2"/>
    <w:rsid w:val="00A8072A"/>
    <w:rsid w:val="00A82061"/>
    <w:rsid w:val="00A848E6"/>
    <w:rsid w:val="00AA3E95"/>
    <w:rsid w:val="00AB087B"/>
    <w:rsid w:val="00AB5E5E"/>
    <w:rsid w:val="00AD2A98"/>
    <w:rsid w:val="00AE2077"/>
    <w:rsid w:val="00AF08B9"/>
    <w:rsid w:val="00AF3896"/>
    <w:rsid w:val="00B06758"/>
    <w:rsid w:val="00B1095C"/>
    <w:rsid w:val="00B21872"/>
    <w:rsid w:val="00B21D00"/>
    <w:rsid w:val="00B23257"/>
    <w:rsid w:val="00B27539"/>
    <w:rsid w:val="00B46B9C"/>
    <w:rsid w:val="00B53C9A"/>
    <w:rsid w:val="00B6056C"/>
    <w:rsid w:val="00B62468"/>
    <w:rsid w:val="00B6667F"/>
    <w:rsid w:val="00B71A3F"/>
    <w:rsid w:val="00B71C5C"/>
    <w:rsid w:val="00B832D8"/>
    <w:rsid w:val="00B91782"/>
    <w:rsid w:val="00BB04A2"/>
    <w:rsid w:val="00BB5511"/>
    <w:rsid w:val="00BC32C0"/>
    <w:rsid w:val="00BC4D3C"/>
    <w:rsid w:val="00BC5888"/>
    <w:rsid w:val="00BC67D0"/>
    <w:rsid w:val="00BD3B6D"/>
    <w:rsid w:val="00C0548C"/>
    <w:rsid w:val="00C17552"/>
    <w:rsid w:val="00C36D04"/>
    <w:rsid w:val="00C37655"/>
    <w:rsid w:val="00C4211A"/>
    <w:rsid w:val="00C52C24"/>
    <w:rsid w:val="00C52CCC"/>
    <w:rsid w:val="00C5606C"/>
    <w:rsid w:val="00C61941"/>
    <w:rsid w:val="00C63E5C"/>
    <w:rsid w:val="00C67CF0"/>
    <w:rsid w:val="00C70295"/>
    <w:rsid w:val="00C75184"/>
    <w:rsid w:val="00C8256D"/>
    <w:rsid w:val="00C85D9A"/>
    <w:rsid w:val="00C87767"/>
    <w:rsid w:val="00C95E48"/>
    <w:rsid w:val="00CA02AA"/>
    <w:rsid w:val="00CA367B"/>
    <w:rsid w:val="00CB7F17"/>
    <w:rsid w:val="00CB7FA2"/>
    <w:rsid w:val="00CC0466"/>
    <w:rsid w:val="00CC7F6C"/>
    <w:rsid w:val="00CD7738"/>
    <w:rsid w:val="00CF1F67"/>
    <w:rsid w:val="00D00534"/>
    <w:rsid w:val="00D035AA"/>
    <w:rsid w:val="00D15FBB"/>
    <w:rsid w:val="00D27084"/>
    <w:rsid w:val="00D27BE1"/>
    <w:rsid w:val="00D304A9"/>
    <w:rsid w:val="00D319A9"/>
    <w:rsid w:val="00D31B87"/>
    <w:rsid w:val="00D33B05"/>
    <w:rsid w:val="00D35C3A"/>
    <w:rsid w:val="00D442C5"/>
    <w:rsid w:val="00D51F54"/>
    <w:rsid w:val="00D64C75"/>
    <w:rsid w:val="00D70582"/>
    <w:rsid w:val="00D75F82"/>
    <w:rsid w:val="00D96749"/>
    <w:rsid w:val="00D97B22"/>
    <w:rsid w:val="00DA281B"/>
    <w:rsid w:val="00DB3F73"/>
    <w:rsid w:val="00DB7125"/>
    <w:rsid w:val="00DC74B2"/>
    <w:rsid w:val="00DD4C62"/>
    <w:rsid w:val="00DE2EC9"/>
    <w:rsid w:val="00DE625C"/>
    <w:rsid w:val="00DF1209"/>
    <w:rsid w:val="00DF2073"/>
    <w:rsid w:val="00DF7026"/>
    <w:rsid w:val="00E069DA"/>
    <w:rsid w:val="00E20985"/>
    <w:rsid w:val="00E26AB7"/>
    <w:rsid w:val="00E27C55"/>
    <w:rsid w:val="00E31501"/>
    <w:rsid w:val="00E5175E"/>
    <w:rsid w:val="00E82239"/>
    <w:rsid w:val="00E82733"/>
    <w:rsid w:val="00E90681"/>
    <w:rsid w:val="00EA1749"/>
    <w:rsid w:val="00EA2C0E"/>
    <w:rsid w:val="00EA59BF"/>
    <w:rsid w:val="00EB0CF8"/>
    <w:rsid w:val="00EB6C06"/>
    <w:rsid w:val="00EB7F13"/>
    <w:rsid w:val="00EC5921"/>
    <w:rsid w:val="00ED7ACB"/>
    <w:rsid w:val="00EE017B"/>
    <w:rsid w:val="00EE5043"/>
    <w:rsid w:val="00EE7BED"/>
    <w:rsid w:val="00EF405C"/>
    <w:rsid w:val="00EF544C"/>
    <w:rsid w:val="00EF773C"/>
    <w:rsid w:val="00F01706"/>
    <w:rsid w:val="00F2351F"/>
    <w:rsid w:val="00F245A8"/>
    <w:rsid w:val="00F32D87"/>
    <w:rsid w:val="00F55279"/>
    <w:rsid w:val="00F60AA4"/>
    <w:rsid w:val="00F67667"/>
    <w:rsid w:val="00F767D7"/>
    <w:rsid w:val="00F829F2"/>
    <w:rsid w:val="00F8383D"/>
    <w:rsid w:val="00FA2069"/>
    <w:rsid w:val="00FA7A09"/>
    <w:rsid w:val="00FB2179"/>
    <w:rsid w:val="00FB2823"/>
    <w:rsid w:val="00FD1690"/>
    <w:rsid w:val="00FD5A1B"/>
    <w:rsid w:val="00FD7979"/>
    <w:rsid w:val="00FF6E9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457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uiPriority="0"/>
    <w:lsdException w:name="index 2" w:uiPriority="0"/>
    <w:lsdException w:name="index 3" w:uiPriority="0"/>
    <w:lsdException w:name="index 4" w:uiPriority="0"/>
    <w:lsdException w:name="index 5" w:uiPriority="0"/>
    <w:lsdException w:name="index 6" w:uiPriority="0"/>
    <w:lsdException w:name="index 7" w:uiPriority="0"/>
    <w:lsdException w:name="index 8" w:uiPriority="0"/>
    <w:lsdException w:name="index 9" w:uiPriority="0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index heading" w:uiPriority="0"/>
    <w:lsdException w:name="caption" w:uiPriority="0" w:qFormat="1"/>
    <w:lsdException w:name="footnote reference" w:uiPriority="0"/>
    <w:lsdException w:name="endnote reference" w:uiPriority="0"/>
    <w:lsdException w:name="endnote text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Document Map" w:uiPriority="0"/>
    <w:lsdException w:name="annotation subject" w:uiPriority="0"/>
    <w:lsdException w:name="Balloon Text" w:uiPriority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0"/>
    <w:lsdException w:name="TOC Heading" w:uiPriority="39" w:qFormat="1"/>
  </w:latentStyles>
  <w:style w:type="paragraph" w:default="1" w:styleId="Normal">
    <w:name w:val="Normal"/>
    <w:rsid w:val="00FF6E92"/>
    <w:pPr>
      <w:spacing w:after="0" w:line="360" w:lineRule="auto"/>
      <w:jc w:val="both"/>
    </w:pPr>
    <w:rPr>
      <w:rFonts w:ascii="Arial" w:eastAsia="Times New Roman" w:hAnsi="Arial"/>
      <w:szCs w:val="24"/>
      <w:lang w:val="de-DE"/>
    </w:rPr>
  </w:style>
  <w:style w:type="paragraph" w:styleId="Heading1">
    <w:name w:val="heading 1"/>
    <w:basedOn w:val="Normal"/>
    <w:next w:val="Normal"/>
    <w:link w:val="Heading1Char"/>
    <w:qFormat/>
    <w:rsid w:val="00FF6E92"/>
    <w:pPr>
      <w:keepNext/>
      <w:keepLines/>
      <w:spacing w:before="480"/>
      <w:outlineLvl w:val="0"/>
    </w:pPr>
    <w:rPr>
      <w:rFonts w:eastAsiaTheme="majorEastAsia" w:cstheme="majorBidi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F6E92"/>
    <w:pPr>
      <w:keepNext/>
      <w:keepLines/>
      <w:spacing w:before="200"/>
      <w:outlineLvl w:val="1"/>
    </w:pPr>
    <w:rPr>
      <w:rFonts w:eastAsiaTheme="majorEastAsia" w:cstheme="majorBidi"/>
      <w:b/>
      <w:bCs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F6E92"/>
    <w:pPr>
      <w:keepNext/>
      <w:keepLines/>
      <w:spacing w:before="20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qFormat/>
    <w:rsid w:val="00FF6E92"/>
    <w:pPr>
      <w:keepNext/>
      <w:keepLines/>
      <w:spacing w:before="200"/>
      <w:outlineLvl w:val="3"/>
    </w:pPr>
    <w:rPr>
      <w:rFonts w:eastAsiaTheme="majorEastAsia" w:cstheme="majorBidi"/>
      <w:b/>
      <w:bCs/>
      <w:i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F6E92"/>
    <w:rPr>
      <w:rFonts w:ascii="Arial" w:eastAsiaTheme="majorEastAsia" w:hAnsi="Arial" w:cstheme="majorBidi"/>
      <w:b/>
      <w:bCs/>
      <w:sz w:val="32"/>
      <w:szCs w:val="32"/>
      <w:lang w:val="de-DE"/>
    </w:rPr>
  </w:style>
  <w:style w:type="character" w:customStyle="1" w:styleId="Heading2Char">
    <w:name w:val="Heading 2 Char"/>
    <w:basedOn w:val="DefaultParagraphFont"/>
    <w:link w:val="Heading2"/>
    <w:uiPriority w:val="9"/>
    <w:rsid w:val="00FF6E92"/>
    <w:rPr>
      <w:rFonts w:ascii="Arial" w:eastAsiaTheme="majorEastAsia" w:hAnsi="Arial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F6E92"/>
    <w:rPr>
      <w:rFonts w:ascii="Arial" w:eastAsiaTheme="majorEastAsia" w:hAnsi="Arial" w:cstheme="majorBidi"/>
      <w:b/>
      <w:bCs/>
      <w:szCs w:val="24"/>
      <w:lang w:val="de-DE"/>
    </w:rPr>
  </w:style>
  <w:style w:type="character" w:customStyle="1" w:styleId="Heading4Char">
    <w:name w:val="Heading 4 Char"/>
    <w:basedOn w:val="DefaultParagraphFont"/>
    <w:link w:val="Heading4"/>
    <w:rsid w:val="00FF6E92"/>
    <w:rPr>
      <w:rFonts w:ascii="Arial" w:eastAsiaTheme="majorEastAsia" w:hAnsi="Arial" w:cstheme="majorBidi"/>
      <w:b/>
      <w:bCs/>
      <w:i/>
      <w:iCs/>
      <w:color w:val="000000" w:themeColor="text1"/>
      <w:szCs w:val="24"/>
      <w:lang w:val="de-DE"/>
    </w:rPr>
  </w:style>
  <w:style w:type="paragraph" w:styleId="BalloonText">
    <w:name w:val="Balloon Text"/>
    <w:basedOn w:val="Normal"/>
    <w:link w:val="BalloonTextChar2"/>
    <w:unhideWhenUsed/>
    <w:rsid w:val="00FF6E92"/>
    <w:pPr>
      <w:spacing w:after="200" w:line="276" w:lineRule="auto"/>
      <w:jc w:val="left"/>
    </w:pPr>
    <w:rPr>
      <w:rFonts w:ascii="Lucida Grande" w:eastAsia="SimSun" w:hAnsi="Lucida Grande" w:cs="Times New Roman"/>
      <w:sz w:val="18"/>
      <w:szCs w:val="18"/>
      <w:lang w:eastAsia="zh-CN"/>
    </w:rPr>
  </w:style>
  <w:style w:type="character" w:customStyle="1" w:styleId="BalloonTextChar">
    <w:name w:val="Balloon Text Char"/>
    <w:basedOn w:val="DefaultParagraphFont"/>
    <w:rsid w:val="00FF6E92"/>
    <w:rPr>
      <w:rFonts w:ascii="Segoe UI" w:eastAsia="Times New Roman" w:hAnsi="Segoe UI" w:cs="Segoe UI"/>
      <w:sz w:val="18"/>
      <w:szCs w:val="18"/>
      <w:lang w:val="de-DE"/>
    </w:rPr>
  </w:style>
  <w:style w:type="character" w:customStyle="1" w:styleId="BalloonTextChar2">
    <w:name w:val="Balloon Text Char2"/>
    <w:basedOn w:val="DefaultParagraphFont"/>
    <w:link w:val="BalloonText"/>
    <w:rsid w:val="00FF6E92"/>
    <w:rPr>
      <w:rFonts w:ascii="Lucida Grande" w:eastAsia="SimSun" w:hAnsi="Lucida Grande" w:cs="Times New Roman"/>
      <w:sz w:val="18"/>
      <w:szCs w:val="18"/>
      <w:lang w:val="de-DE" w:eastAsia="zh-CN"/>
    </w:rPr>
  </w:style>
  <w:style w:type="paragraph" w:styleId="EndnoteText">
    <w:name w:val="endnote text"/>
    <w:basedOn w:val="Normal"/>
    <w:link w:val="EndnoteTextChar"/>
    <w:rsid w:val="00FF6E92"/>
    <w:rPr>
      <w:rFonts w:ascii="Cambria" w:eastAsia="Cambria" w:hAnsi="Cambria" w:cs="Times New Roman"/>
    </w:rPr>
  </w:style>
  <w:style w:type="character" w:customStyle="1" w:styleId="EndnoteTextChar">
    <w:name w:val="Endnote Text Char"/>
    <w:basedOn w:val="DefaultParagraphFont"/>
    <w:link w:val="EndnoteText"/>
    <w:rsid w:val="00FF6E92"/>
    <w:rPr>
      <w:rFonts w:ascii="Cambria" w:eastAsia="Cambria" w:hAnsi="Cambria" w:cs="Times New Roman"/>
      <w:szCs w:val="24"/>
      <w:lang w:val="de-DE"/>
    </w:rPr>
  </w:style>
  <w:style w:type="paragraph" w:styleId="DocumentMap">
    <w:name w:val="Document Map"/>
    <w:basedOn w:val="Normal"/>
    <w:link w:val="DocumentMapChar"/>
    <w:unhideWhenUsed/>
    <w:rsid w:val="00FF6E92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rsid w:val="00FF6E92"/>
    <w:rPr>
      <w:rFonts w:ascii="Lucida Grande" w:eastAsia="Times New Roman" w:hAnsi="Lucida Grande"/>
      <w:szCs w:val="24"/>
      <w:lang w:val="de-DE"/>
    </w:rPr>
  </w:style>
  <w:style w:type="paragraph" w:styleId="ListParagraph">
    <w:name w:val="List Paragraph"/>
    <w:basedOn w:val="Normal"/>
    <w:uiPriority w:val="34"/>
    <w:qFormat/>
    <w:rsid w:val="00FF6E92"/>
    <w:pPr>
      <w:spacing w:after="200" w:line="276" w:lineRule="auto"/>
      <w:ind w:left="720"/>
      <w:contextualSpacing/>
      <w:jc w:val="left"/>
    </w:pPr>
    <w:rPr>
      <w:rFonts w:ascii="Calibri" w:eastAsia="SimSun" w:hAnsi="Calibri" w:cs="Times New Roman"/>
      <w:szCs w:val="22"/>
      <w:lang w:eastAsia="zh-CN"/>
    </w:rPr>
  </w:style>
  <w:style w:type="paragraph" w:styleId="Header">
    <w:name w:val="header"/>
    <w:basedOn w:val="Normal"/>
    <w:link w:val="HeaderChar"/>
    <w:uiPriority w:val="99"/>
    <w:rsid w:val="00FF6E92"/>
    <w:pPr>
      <w:tabs>
        <w:tab w:val="center" w:pos="4153"/>
        <w:tab w:val="right" w:pos="8306"/>
      </w:tabs>
      <w:spacing w:after="200" w:line="276" w:lineRule="auto"/>
      <w:jc w:val="left"/>
    </w:pPr>
    <w:rPr>
      <w:rFonts w:ascii="Calibri" w:eastAsia="SimSun" w:hAnsi="Calibri" w:cs="Times New Roman"/>
      <w:szCs w:val="22"/>
      <w:lang w:eastAsia="zh-CN"/>
    </w:rPr>
  </w:style>
  <w:style w:type="character" w:customStyle="1" w:styleId="HeaderChar">
    <w:name w:val="Header Char"/>
    <w:basedOn w:val="DefaultParagraphFont"/>
    <w:link w:val="Header"/>
    <w:uiPriority w:val="99"/>
    <w:rsid w:val="00FF6E92"/>
    <w:rPr>
      <w:rFonts w:ascii="Calibri" w:eastAsia="SimSun" w:hAnsi="Calibri" w:cs="Times New Roman"/>
      <w:lang w:val="de-DE" w:eastAsia="zh-CN"/>
    </w:rPr>
  </w:style>
  <w:style w:type="paragraph" w:styleId="Footer">
    <w:name w:val="footer"/>
    <w:basedOn w:val="Normal"/>
    <w:link w:val="FooterChar"/>
    <w:uiPriority w:val="99"/>
    <w:rsid w:val="00FF6E92"/>
    <w:pPr>
      <w:tabs>
        <w:tab w:val="center" w:pos="4153"/>
        <w:tab w:val="right" w:pos="8306"/>
      </w:tabs>
      <w:spacing w:after="200" w:line="276" w:lineRule="auto"/>
      <w:jc w:val="left"/>
    </w:pPr>
    <w:rPr>
      <w:rFonts w:ascii="Calibri" w:eastAsia="SimSun" w:hAnsi="Calibri" w:cs="Times New Roman"/>
      <w:szCs w:val="22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FF6E92"/>
    <w:rPr>
      <w:rFonts w:ascii="Calibri" w:eastAsia="SimSun" w:hAnsi="Calibri" w:cs="Times New Roman"/>
      <w:lang w:val="de-DE" w:eastAsia="zh-CN"/>
    </w:rPr>
  </w:style>
  <w:style w:type="character" w:styleId="Strong">
    <w:name w:val="Strong"/>
    <w:basedOn w:val="DefaultParagraphFont"/>
    <w:uiPriority w:val="22"/>
    <w:qFormat/>
    <w:rsid w:val="00FF6E92"/>
    <w:rPr>
      <w:b/>
    </w:rPr>
  </w:style>
  <w:style w:type="character" w:styleId="Hyperlink">
    <w:name w:val="Hyperlink"/>
    <w:basedOn w:val="DefaultParagraphFont"/>
    <w:uiPriority w:val="99"/>
    <w:rsid w:val="00FF6E92"/>
    <w:rPr>
      <w:color w:val="0000FF"/>
      <w:u w:val="single"/>
    </w:rPr>
  </w:style>
  <w:style w:type="character" w:styleId="PageNumber">
    <w:name w:val="page number"/>
    <w:basedOn w:val="DefaultParagraphFont"/>
    <w:uiPriority w:val="99"/>
    <w:rsid w:val="00FF6E92"/>
  </w:style>
  <w:style w:type="character" w:styleId="FollowedHyperlink">
    <w:name w:val="FollowedHyperlink"/>
    <w:basedOn w:val="DefaultParagraphFont"/>
    <w:uiPriority w:val="99"/>
    <w:rsid w:val="00FF6E92"/>
    <w:rPr>
      <w:color w:val="800080"/>
      <w:u w:val="single"/>
    </w:rPr>
  </w:style>
  <w:style w:type="paragraph" w:customStyle="1" w:styleId="IndentQuote">
    <w:name w:val="Indent Quote"/>
    <w:basedOn w:val="Normal"/>
    <w:next w:val="Normal1"/>
    <w:link w:val="IndentQuoteChar"/>
    <w:qFormat/>
    <w:rsid w:val="003D26CF"/>
    <w:pPr>
      <w:spacing w:before="240" w:after="360" w:line="240" w:lineRule="auto"/>
      <w:ind w:left="284" w:right="284"/>
    </w:pPr>
    <w:rPr>
      <w:rFonts w:eastAsia="Cambria" w:cs="Times New Roman"/>
      <w:lang w:val="en-US"/>
    </w:rPr>
  </w:style>
  <w:style w:type="paragraph" w:customStyle="1" w:styleId="Normal1">
    <w:name w:val="Normal1"/>
    <w:basedOn w:val="Normal"/>
    <w:qFormat/>
    <w:rsid w:val="00FF6E92"/>
    <w:rPr>
      <w:rFonts w:cs="Times New Roman"/>
      <w:lang w:val="en-AU"/>
    </w:rPr>
  </w:style>
  <w:style w:type="character" w:customStyle="1" w:styleId="IndentQuoteChar">
    <w:name w:val="Indent Quote Char"/>
    <w:basedOn w:val="DefaultParagraphFont"/>
    <w:link w:val="IndentQuote"/>
    <w:rsid w:val="003D26CF"/>
    <w:rPr>
      <w:rFonts w:ascii="Arial" w:eastAsia="Cambria" w:hAnsi="Arial" w:cs="Times New Roman"/>
      <w:szCs w:val="24"/>
    </w:rPr>
  </w:style>
  <w:style w:type="character" w:styleId="EndnoteReference">
    <w:name w:val="endnote reference"/>
    <w:basedOn w:val="DefaultParagraphFont"/>
    <w:rsid w:val="00FF6E92"/>
    <w:rPr>
      <w:vertAlign w:val="superscript"/>
    </w:rPr>
  </w:style>
  <w:style w:type="character" w:customStyle="1" w:styleId="BalloonTextChar1">
    <w:name w:val="Balloon Text Char1"/>
    <w:basedOn w:val="DefaultParagraphFont"/>
    <w:rsid w:val="00FF6E92"/>
    <w:rPr>
      <w:rFonts w:ascii="Lucida Grande" w:hAnsi="Lucida Grande"/>
      <w:sz w:val="18"/>
      <w:szCs w:val="18"/>
    </w:rPr>
  </w:style>
  <w:style w:type="paragraph" w:styleId="FootnoteText">
    <w:name w:val="footnote text"/>
    <w:basedOn w:val="Normal"/>
    <w:link w:val="FootnoteTextChar"/>
    <w:autoRedefine/>
    <w:unhideWhenUsed/>
    <w:rsid w:val="00FF6E92"/>
    <w:pPr>
      <w:spacing w:after="120" w:line="240" w:lineRule="auto"/>
    </w:pPr>
    <w:rPr>
      <w:rFonts w:eastAsia="Cambria" w:cs="Times New Roman"/>
      <w:sz w:val="18"/>
      <w:lang w:val="en-US"/>
    </w:rPr>
  </w:style>
  <w:style w:type="character" w:customStyle="1" w:styleId="FootnoteTextChar">
    <w:name w:val="Footnote Text Char"/>
    <w:basedOn w:val="DefaultParagraphFont"/>
    <w:link w:val="FootnoteText"/>
    <w:rsid w:val="00FF6E92"/>
    <w:rPr>
      <w:rFonts w:ascii="Arial" w:eastAsia="Cambria" w:hAnsi="Arial" w:cs="Times New Roman"/>
      <w:sz w:val="18"/>
      <w:szCs w:val="24"/>
    </w:rPr>
  </w:style>
  <w:style w:type="character" w:styleId="FootnoteReference">
    <w:name w:val="footnote reference"/>
    <w:basedOn w:val="DefaultParagraphFont"/>
    <w:unhideWhenUsed/>
    <w:rsid w:val="00FF6E92"/>
    <w:rPr>
      <w:vertAlign w:val="superscript"/>
    </w:rPr>
  </w:style>
  <w:style w:type="character" w:styleId="CommentReference">
    <w:name w:val="annotation reference"/>
    <w:basedOn w:val="DefaultParagraphFont"/>
    <w:uiPriority w:val="99"/>
    <w:rsid w:val="00FF6E9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FF6E92"/>
    <w:pPr>
      <w:spacing w:after="120"/>
    </w:pPr>
    <w:rPr>
      <w:rFonts w:ascii="Cambria" w:eastAsia="Cambria" w:hAnsi="Cambria" w:cs="Times New Roman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6E92"/>
    <w:rPr>
      <w:rFonts w:ascii="Cambria" w:eastAsia="Cambria" w:hAnsi="Cambria" w:cs="Times New Roman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FF6E9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FF6E92"/>
    <w:rPr>
      <w:rFonts w:ascii="Cambria" w:eastAsia="Cambria" w:hAnsi="Cambria" w:cs="Times New Roman"/>
      <w:b/>
      <w:bCs/>
      <w:sz w:val="20"/>
      <w:szCs w:val="20"/>
    </w:rPr>
  </w:style>
  <w:style w:type="paragraph" w:styleId="TOC1">
    <w:name w:val="toc 1"/>
    <w:aliases w:val="Fakultät immitiert"/>
    <w:basedOn w:val="Normal"/>
    <w:next w:val="Normal"/>
    <w:autoRedefine/>
    <w:uiPriority w:val="39"/>
    <w:qFormat/>
    <w:rsid w:val="00FF6E92"/>
    <w:pPr>
      <w:spacing w:before="120"/>
      <w:jc w:val="left"/>
    </w:pPr>
    <w:rPr>
      <w:rFonts w:asciiTheme="minorHAnsi" w:hAnsiTheme="minorHAnsi"/>
      <w:b/>
      <w:szCs w:val="22"/>
    </w:rPr>
  </w:style>
  <w:style w:type="paragraph" w:styleId="TOC2">
    <w:name w:val="toc 2"/>
    <w:basedOn w:val="Normal"/>
    <w:next w:val="Normal"/>
    <w:autoRedefine/>
    <w:uiPriority w:val="39"/>
    <w:qFormat/>
    <w:rsid w:val="00FF6E92"/>
    <w:pPr>
      <w:ind w:left="220"/>
      <w:jc w:val="left"/>
    </w:pPr>
    <w:rPr>
      <w:rFonts w:asciiTheme="minorHAnsi" w:hAnsiTheme="minorHAnsi"/>
      <w:i/>
      <w:szCs w:val="22"/>
    </w:rPr>
  </w:style>
  <w:style w:type="paragraph" w:styleId="TOC3">
    <w:name w:val="toc 3"/>
    <w:basedOn w:val="Normal"/>
    <w:next w:val="Normal"/>
    <w:autoRedefine/>
    <w:uiPriority w:val="39"/>
    <w:qFormat/>
    <w:rsid w:val="00FF6E92"/>
    <w:pPr>
      <w:ind w:left="440"/>
      <w:jc w:val="left"/>
    </w:pPr>
    <w:rPr>
      <w:rFonts w:asciiTheme="minorHAnsi" w:hAnsiTheme="minorHAnsi"/>
      <w:szCs w:val="22"/>
    </w:rPr>
  </w:style>
  <w:style w:type="paragraph" w:styleId="TOC4">
    <w:name w:val="toc 4"/>
    <w:basedOn w:val="Normal"/>
    <w:next w:val="Normal"/>
    <w:autoRedefine/>
    <w:uiPriority w:val="39"/>
    <w:rsid w:val="00FF6E92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rsid w:val="00FF6E92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rsid w:val="00FF6E92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rsid w:val="00FF6E92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rsid w:val="00FF6E92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rsid w:val="00FF6E92"/>
    <w:pPr>
      <w:ind w:left="1760"/>
      <w:jc w:val="left"/>
    </w:pPr>
    <w:rPr>
      <w:rFonts w:asciiTheme="minorHAnsi" w:hAnsiTheme="minorHAnsi"/>
      <w:sz w:val="20"/>
      <w:szCs w:val="20"/>
    </w:rPr>
  </w:style>
  <w:style w:type="paragraph" w:styleId="Index1">
    <w:name w:val="index 1"/>
    <w:basedOn w:val="Normal"/>
    <w:next w:val="Normal"/>
    <w:autoRedefine/>
    <w:rsid w:val="00FF6E92"/>
    <w:pPr>
      <w:ind w:left="220" w:hanging="220"/>
      <w:jc w:val="left"/>
    </w:pPr>
    <w:rPr>
      <w:rFonts w:asciiTheme="minorHAnsi" w:hAnsiTheme="minorHAnsi"/>
      <w:sz w:val="18"/>
      <w:szCs w:val="18"/>
    </w:rPr>
  </w:style>
  <w:style w:type="paragraph" w:styleId="Index2">
    <w:name w:val="index 2"/>
    <w:basedOn w:val="Normal"/>
    <w:next w:val="Normal"/>
    <w:autoRedefine/>
    <w:rsid w:val="00FF6E92"/>
    <w:pPr>
      <w:ind w:left="440" w:hanging="220"/>
      <w:jc w:val="left"/>
    </w:pPr>
    <w:rPr>
      <w:rFonts w:asciiTheme="minorHAnsi" w:hAnsiTheme="minorHAnsi"/>
      <w:sz w:val="18"/>
      <w:szCs w:val="18"/>
    </w:rPr>
  </w:style>
  <w:style w:type="paragraph" w:styleId="Index3">
    <w:name w:val="index 3"/>
    <w:basedOn w:val="Normal"/>
    <w:next w:val="Normal"/>
    <w:autoRedefine/>
    <w:rsid w:val="00FF6E92"/>
    <w:pPr>
      <w:ind w:left="660" w:hanging="220"/>
      <w:jc w:val="left"/>
    </w:pPr>
    <w:rPr>
      <w:rFonts w:asciiTheme="minorHAnsi" w:hAnsiTheme="minorHAnsi"/>
      <w:sz w:val="18"/>
      <w:szCs w:val="18"/>
    </w:rPr>
  </w:style>
  <w:style w:type="paragraph" w:styleId="Index4">
    <w:name w:val="index 4"/>
    <w:basedOn w:val="Normal"/>
    <w:next w:val="Normal"/>
    <w:autoRedefine/>
    <w:rsid w:val="00FF6E92"/>
    <w:pPr>
      <w:ind w:left="880" w:hanging="220"/>
      <w:jc w:val="left"/>
    </w:pPr>
    <w:rPr>
      <w:rFonts w:asciiTheme="minorHAnsi" w:hAnsiTheme="minorHAnsi"/>
      <w:sz w:val="18"/>
      <w:szCs w:val="18"/>
    </w:rPr>
  </w:style>
  <w:style w:type="paragraph" w:styleId="Index5">
    <w:name w:val="index 5"/>
    <w:basedOn w:val="Normal"/>
    <w:next w:val="Normal"/>
    <w:autoRedefine/>
    <w:rsid w:val="00FF6E92"/>
    <w:pPr>
      <w:ind w:left="1100" w:hanging="220"/>
      <w:jc w:val="left"/>
    </w:pPr>
    <w:rPr>
      <w:rFonts w:asciiTheme="minorHAnsi" w:hAnsiTheme="minorHAnsi"/>
      <w:sz w:val="18"/>
      <w:szCs w:val="18"/>
    </w:rPr>
  </w:style>
  <w:style w:type="paragraph" w:styleId="Index6">
    <w:name w:val="index 6"/>
    <w:basedOn w:val="Normal"/>
    <w:next w:val="Normal"/>
    <w:autoRedefine/>
    <w:rsid w:val="00FF6E92"/>
    <w:pPr>
      <w:ind w:left="1320" w:hanging="220"/>
      <w:jc w:val="left"/>
    </w:pPr>
    <w:rPr>
      <w:rFonts w:asciiTheme="minorHAnsi" w:hAnsiTheme="minorHAnsi"/>
      <w:sz w:val="18"/>
      <w:szCs w:val="18"/>
    </w:rPr>
  </w:style>
  <w:style w:type="paragraph" w:styleId="Index7">
    <w:name w:val="index 7"/>
    <w:basedOn w:val="Normal"/>
    <w:next w:val="Normal"/>
    <w:autoRedefine/>
    <w:rsid w:val="00FF6E92"/>
    <w:pPr>
      <w:ind w:left="1540" w:hanging="220"/>
      <w:jc w:val="left"/>
    </w:pPr>
    <w:rPr>
      <w:rFonts w:asciiTheme="minorHAnsi" w:hAnsiTheme="minorHAnsi"/>
      <w:sz w:val="18"/>
      <w:szCs w:val="18"/>
    </w:rPr>
  </w:style>
  <w:style w:type="paragraph" w:styleId="Index8">
    <w:name w:val="index 8"/>
    <w:basedOn w:val="Normal"/>
    <w:next w:val="Normal"/>
    <w:autoRedefine/>
    <w:rsid w:val="00FF6E92"/>
    <w:pPr>
      <w:ind w:left="1760" w:hanging="220"/>
      <w:jc w:val="left"/>
    </w:pPr>
    <w:rPr>
      <w:rFonts w:asciiTheme="minorHAnsi" w:hAnsiTheme="minorHAnsi"/>
      <w:sz w:val="18"/>
      <w:szCs w:val="18"/>
    </w:rPr>
  </w:style>
  <w:style w:type="paragraph" w:styleId="Index9">
    <w:name w:val="index 9"/>
    <w:basedOn w:val="Normal"/>
    <w:next w:val="Normal"/>
    <w:autoRedefine/>
    <w:rsid w:val="00FF6E92"/>
    <w:pPr>
      <w:ind w:left="1980" w:hanging="220"/>
      <w:jc w:val="left"/>
    </w:pPr>
    <w:rPr>
      <w:rFonts w:asciiTheme="minorHAnsi" w:hAnsiTheme="minorHAnsi"/>
      <w:sz w:val="18"/>
      <w:szCs w:val="18"/>
    </w:rPr>
  </w:style>
  <w:style w:type="paragraph" w:styleId="IndexHeading">
    <w:name w:val="index heading"/>
    <w:basedOn w:val="Normal"/>
    <w:next w:val="Index1"/>
    <w:rsid w:val="00FF6E92"/>
    <w:pPr>
      <w:spacing w:before="240" w:after="120"/>
      <w:jc w:val="center"/>
    </w:pPr>
    <w:rPr>
      <w:rFonts w:asciiTheme="minorHAnsi" w:hAnsiTheme="minorHAnsi"/>
      <w:b/>
      <w:sz w:val="26"/>
      <w:szCs w:val="26"/>
    </w:rPr>
  </w:style>
  <w:style w:type="paragraph" w:customStyle="1" w:styleId="QuoteCitation">
    <w:name w:val="Quote Citation"/>
    <w:basedOn w:val="IndentQuote"/>
    <w:link w:val="QuoteCitationChar"/>
    <w:qFormat/>
    <w:rsid w:val="00FF6E92"/>
    <w:pPr>
      <w:jc w:val="right"/>
    </w:pPr>
  </w:style>
  <w:style w:type="character" w:customStyle="1" w:styleId="QuoteCitationChar">
    <w:name w:val="Quote Citation Char"/>
    <w:basedOn w:val="IndentQuoteChar"/>
    <w:link w:val="QuoteCitation"/>
    <w:rsid w:val="00FF6E92"/>
    <w:rPr>
      <w:rFonts w:ascii="Arial" w:eastAsia="Cambria" w:hAnsi="Arial" w:cs="Times New Roman"/>
      <w:szCs w:val="24"/>
    </w:rPr>
  </w:style>
  <w:style w:type="paragraph" w:customStyle="1" w:styleId="Interview">
    <w:name w:val="Interview"/>
    <w:basedOn w:val="Normal"/>
    <w:link w:val="InterviewChar"/>
    <w:qFormat/>
    <w:rsid w:val="00FF6E92"/>
    <w:pPr>
      <w:tabs>
        <w:tab w:val="left" w:pos="1440"/>
      </w:tabs>
      <w:spacing w:after="120" w:line="240" w:lineRule="auto"/>
      <w:ind w:left="1441" w:right="284" w:hanging="1157"/>
    </w:pPr>
    <w:rPr>
      <w:rFonts w:eastAsia="Cambria" w:cs="Times New Roman"/>
      <w:lang w:val="en-US"/>
    </w:rPr>
  </w:style>
  <w:style w:type="character" w:customStyle="1" w:styleId="InterviewChar">
    <w:name w:val="Interview Char"/>
    <w:basedOn w:val="DefaultParagraphFont"/>
    <w:link w:val="Interview"/>
    <w:rsid w:val="00FF6E92"/>
    <w:rPr>
      <w:rFonts w:ascii="Arial" w:eastAsia="Cambria" w:hAnsi="Arial" w:cs="Times New Roman"/>
      <w:szCs w:val="24"/>
    </w:rPr>
  </w:style>
  <w:style w:type="paragraph" w:styleId="Caption">
    <w:name w:val="caption"/>
    <w:basedOn w:val="Normal"/>
    <w:next w:val="Normal"/>
    <w:link w:val="CaptionChar"/>
    <w:qFormat/>
    <w:rsid w:val="00FF6E92"/>
    <w:pPr>
      <w:spacing w:after="120" w:line="240" w:lineRule="auto"/>
      <w:jc w:val="center"/>
    </w:pPr>
    <w:rPr>
      <w:rFonts w:eastAsiaTheme="minorHAnsi"/>
      <w:bCs/>
      <w:sz w:val="18"/>
      <w:szCs w:val="18"/>
    </w:rPr>
  </w:style>
  <w:style w:type="character" w:customStyle="1" w:styleId="CaptionChar">
    <w:name w:val="Caption Char"/>
    <w:basedOn w:val="DefaultParagraphFont"/>
    <w:link w:val="Caption"/>
    <w:rsid w:val="00FF6E92"/>
    <w:rPr>
      <w:rFonts w:ascii="Arial" w:hAnsi="Arial"/>
      <w:bCs/>
      <w:sz w:val="18"/>
      <w:szCs w:val="18"/>
      <w:lang w:val="de-DE"/>
    </w:rPr>
  </w:style>
  <w:style w:type="paragraph" w:styleId="Bibliography">
    <w:name w:val="Bibliography"/>
    <w:basedOn w:val="Normal"/>
    <w:next w:val="Normal"/>
    <w:rsid w:val="00FF6E92"/>
    <w:pPr>
      <w:spacing w:line="240" w:lineRule="auto"/>
      <w:ind w:left="720" w:hanging="720"/>
    </w:pPr>
  </w:style>
  <w:style w:type="paragraph" w:styleId="NormalWeb">
    <w:name w:val="Normal (Web)"/>
    <w:basedOn w:val="Normal"/>
    <w:uiPriority w:val="99"/>
    <w:unhideWhenUsed/>
    <w:rsid w:val="00FF6E92"/>
    <w:pPr>
      <w:spacing w:before="100" w:beforeAutospacing="1" w:after="100" w:afterAutospacing="1" w:line="240" w:lineRule="auto"/>
      <w:jc w:val="left"/>
    </w:pPr>
    <w:rPr>
      <w:rFonts w:ascii="Times New Roman" w:hAnsi="Times New Roman" w:cs="Times New Roman"/>
      <w:sz w:val="24"/>
      <w:lang w:val="en-US" w:eastAsia="zh-CN"/>
    </w:rPr>
  </w:style>
  <w:style w:type="paragraph" w:customStyle="1" w:styleId="quoteJEMS">
    <w:name w:val="quote JEMS"/>
    <w:basedOn w:val="Interview"/>
    <w:next w:val="Normal"/>
    <w:qFormat/>
    <w:rsid w:val="00FF6E92"/>
    <w:pPr>
      <w:ind w:left="284" w:firstLine="0"/>
    </w:pPr>
    <w:rPr>
      <w:lang w:val="en-GB"/>
    </w:rPr>
  </w:style>
  <w:style w:type="character" w:styleId="IntenseEmphasis">
    <w:name w:val="Intense Emphasis"/>
    <w:basedOn w:val="DefaultParagraphFont"/>
    <w:uiPriority w:val="21"/>
    <w:qFormat/>
    <w:rsid w:val="00FF6E92"/>
    <w:rPr>
      <w:b/>
      <w:bCs/>
      <w:i/>
      <w:iCs/>
      <w:color w:val="5B9BD5" w:themeColor="accent1"/>
    </w:rPr>
  </w:style>
  <w:style w:type="character" w:styleId="SubtleEmphasis">
    <w:name w:val="Subtle Emphasis"/>
    <w:basedOn w:val="DefaultParagraphFont"/>
    <w:uiPriority w:val="19"/>
    <w:qFormat/>
    <w:rsid w:val="00FF6E92"/>
    <w:rPr>
      <w:i/>
      <w:iCs/>
      <w:color w:val="808080" w:themeColor="text1" w:themeTint="7F"/>
    </w:rPr>
  </w:style>
  <w:style w:type="character" w:styleId="SubtleReference">
    <w:name w:val="Subtle Reference"/>
    <w:basedOn w:val="DefaultParagraphFont"/>
    <w:uiPriority w:val="31"/>
    <w:qFormat/>
    <w:rsid w:val="00FF6E92"/>
    <w:rPr>
      <w:smallCaps/>
      <w:color w:val="ED7D31" w:themeColor="accent2"/>
      <w:u w:val="single"/>
    </w:rPr>
  </w:style>
  <w:style w:type="paragraph" w:customStyle="1" w:styleId="HeadingExcursus">
    <w:name w:val="Heading Excursus"/>
    <w:basedOn w:val="Heading1"/>
    <w:link w:val="HeadingExcursusChar"/>
    <w:qFormat/>
    <w:rsid w:val="00FF6E92"/>
    <w:rPr>
      <w:i/>
    </w:rPr>
  </w:style>
  <w:style w:type="character" w:customStyle="1" w:styleId="HeadingExcursusChar">
    <w:name w:val="Heading Excursus Char"/>
    <w:basedOn w:val="Heading1Char"/>
    <w:link w:val="HeadingExcursus"/>
    <w:rsid w:val="00FF6E92"/>
    <w:rPr>
      <w:rFonts w:ascii="Arial" w:eastAsiaTheme="majorEastAsia" w:hAnsi="Arial" w:cstheme="majorBidi"/>
      <w:b/>
      <w:bCs/>
      <w:i/>
      <w:sz w:val="32"/>
      <w:szCs w:val="32"/>
      <w:lang w:val="de-DE"/>
    </w:rPr>
  </w:style>
  <w:style w:type="paragraph" w:styleId="TOCHeading">
    <w:name w:val="TOC Heading"/>
    <w:basedOn w:val="Heading1"/>
    <w:next w:val="Normal"/>
    <w:uiPriority w:val="39"/>
    <w:unhideWhenUsed/>
    <w:qFormat/>
    <w:rsid w:val="00FF6E92"/>
    <w:pPr>
      <w:spacing w:before="240" w:line="240" w:lineRule="auto"/>
      <w:jc w:val="left"/>
      <w:outlineLvl w:val="9"/>
    </w:pPr>
    <w:rPr>
      <w:sz w:val="28"/>
      <w:szCs w:val="28"/>
      <w:lang w:val="en-US"/>
    </w:rPr>
  </w:style>
  <w:style w:type="character" w:styleId="Emphasis">
    <w:name w:val="Emphasis"/>
    <w:basedOn w:val="DefaultParagraphFont"/>
    <w:uiPriority w:val="20"/>
    <w:qFormat/>
    <w:rsid w:val="00FF6E92"/>
    <w:rPr>
      <w:i/>
      <w:iCs/>
    </w:rPr>
  </w:style>
  <w:style w:type="paragraph" w:styleId="PlainText">
    <w:name w:val="Plain Text"/>
    <w:basedOn w:val="Normal"/>
    <w:link w:val="PlainTextChar"/>
    <w:uiPriority w:val="99"/>
    <w:unhideWhenUsed/>
    <w:rsid w:val="00FF6E92"/>
    <w:pPr>
      <w:spacing w:line="240" w:lineRule="auto"/>
      <w:jc w:val="left"/>
    </w:pPr>
    <w:rPr>
      <w:rFonts w:ascii="Consolas" w:eastAsiaTheme="minorEastAsia" w:hAnsi="Consolas"/>
      <w:sz w:val="21"/>
      <w:szCs w:val="21"/>
      <w:lang w:val="en-US" w:eastAsia="zh-CN"/>
    </w:rPr>
  </w:style>
  <w:style w:type="character" w:customStyle="1" w:styleId="PlainTextChar">
    <w:name w:val="Plain Text Char"/>
    <w:basedOn w:val="DefaultParagraphFont"/>
    <w:link w:val="PlainText"/>
    <w:uiPriority w:val="99"/>
    <w:rsid w:val="00FF6E92"/>
    <w:rPr>
      <w:rFonts w:ascii="Consolas" w:eastAsiaTheme="minorEastAsia" w:hAnsi="Consolas"/>
      <w:sz w:val="21"/>
      <w:szCs w:val="21"/>
      <w:lang w:eastAsia="zh-CN"/>
    </w:rPr>
  </w:style>
  <w:style w:type="paragraph" w:styleId="Quote">
    <w:name w:val="Quote"/>
    <w:basedOn w:val="Normal"/>
    <w:next w:val="Normal"/>
    <w:link w:val="QuoteChar"/>
    <w:uiPriority w:val="29"/>
    <w:qFormat/>
    <w:rsid w:val="00FF6E92"/>
    <w:pPr>
      <w:spacing w:after="200" w:line="276" w:lineRule="auto"/>
      <w:jc w:val="left"/>
    </w:pPr>
    <w:rPr>
      <w:rFonts w:asciiTheme="minorHAnsi" w:eastAsiaTheme="minorEastAsia" w:hAnsiTheme="minorHAnsi"/>
      <w:i/>
      <w:iCs/>
      <w:color w:val="000000" w:themeColor="text1"/>
      <w:szCs w:val="22"/>
      <w:lang w:val="en-US" w:eastAsia="zh-CN"/>
    </w:rPr>
  </w:style>
  <w:style w:type="character" w:customStyle="1" w:styleId="QuoteChar">
    <w:name w:val="Quote Char"/>
    <w:basedOn w:val="DefaultParagraphFont"/>
    <w:link w:val="Quote"/>
    <w:uiPriority w:val="29"/>
    <w:rsid w:val="00FF6E92"/>
    <w:rPr>
      <w:rFonts w:eastAsiaTheme="minorEastAsia"/>
      <w:i/>
      <w:iCs/>
      <w:color w:val="000000" w:themeColor="text1"/>
      <w:lang w:eastAsia="zh-CN"/>
    </w:rPr>
  </w:style>
  <w:style w:type="paragraph" w:customStyle="1" w:styleId="FootnoteText1">
    <w:name w:val="Footnote Text1"/>
    <w:basedOn w:val="Interview"/>
    <w:link w:val="footnotetextChar0"/>
    <w:qFormat/>
    <w:rsid w:val="00FF6E92"/>
    <w:pPr>
      <w:ind w:left="0" w:right="0" w:firstLine="0"/>
    </w:pPr>
    <w:rPr>
      <w:sz w:val="18"/>
      <w:szCs w:val="18"/>
    </w:rPr>
  </w:style>
  <w:style w:type="character" w:customStyle="1" w:styleId="footnotetextChar0">
    <w:name w:val="footnote text Char"/>
    <w:basedOn w:val="InterviewChar"/>
    <w:link w:val="FootnoteText1"/>
    <w:rsid w:val="00FF6E92"/>
    <w:rPr>
      <w:rFonts w:ascii="Arial" w:eastAsia="Cambria" w:hAnsi="Arial" w:cs="Times New Roman"/>
      <w:sz w:val="18"/>
      <w:szCs w:val="18"/>
    </w:rPr>
  </w:style>
  <w:style w:type="paragraph" w:customStyle="1" w:styleId="Captiondiss">
    <w:name w:val="Caption diss"/>
    <w:basedOn w:val="Caption"/>
    <w:link w:val="CaptiondissChar"/>
    <w:qFormat/>
    <w:rsid w:val="003D26CF"/>
    <w:pPr>
      <w:spacing w:before="120" w:after="0"/>
      <w:jc w:val="left"/>
    </w:pPr>
  </w:style>
  <w:style w:type="character" w:customStyle="1" w:styleId="CaptiondissChar">
    <w:name w:val="Caption diss Char"/>
    <w:basedOn w:val="CaptionChar"/>
    <w:link w:val="Captiondiss"/>
    <w:rsid w:val="003D26CF"/>
    <w:rPr>
      <w:rFonts w:ascii="Arial" w:hAnsi="Arial"/>
      <w:bCs/>
      <w:sz w:val="18"/>
      <w:szCs w:val="18"/>
      <w:lang w:val="de-DE"/>
    </w:rPr>
  </w:style>
  <w:style w:type="paragraph" w:customStyle="1" w:styleId="Default">
    <w:name w:val="Default"/>
    <w:rsid w:val="00FF6E92"/>
    <w:pPr>
      <w:autoSpaceDE w:val="0"/>
      <w:autoSpaceDN w:val="0"/>
      <w:adjustRightInd w:val="0"/>
      <w:spacing w:after="0" w:line="240" w:lineRule="auto"/>
    </w:pPr>
    <w:rPr>
      <w:rFonts w:ascii="Calibri" w:eastAsia="SimSun" w:hAnsi="Calibri" w:cs="Calibri"/>
      <w:color w:val="000000"/>
      <w:sz w:val="24"/>
      <w:szCs w:val="24"/>
    </w:rPr>
  </w:style>
  <w:style w:type="paragraph" w:customStyle="1" w:styleId="Listenabsatz1">
    <w:name w:val="Listenabsatz1"/>
    <w:basedOn w:val="Normal"/>
    <w:uiPriority w:val="34"/>
    <w:qFormat/>
    <w:rsid w:val="00FF6E92"/>
    <w:pPr>
      <w:ind w:left="720"/>
      <w:contextualSpacing/>
    </w:pPr>
    <w:rPr>
      <w:rFonts w:cs="Times New Roman"/>
    </w:rPr>
  </w:style>
  <w:style w:type="character" w:customStyle="1" w:styleId="textstandard">
    <w:name w:val="text_standard"/>
    <w:basedOn w:val="DefaultParagraphFont"/>
    <w:rsid w:val="00FF6E92"/>
  </w:style>
  <w:style w:type="paragraph" w:customStyle="1" w:styleId="StartingQuote">
    <w:name w:val="Starting Quote"/>
    <w:basedOn w:val="Normal"/>
    <w:next w:val="Normal1"/>
    <w:link w:val="StartingQuoteChar"/>
    <w:qFormat/>
    <w:rsid w:val="003D26CF"/>
    <w:pPr>
      <w:spacing w:after="240" w:line="240" w:lineRule="auto"/>
      <w:ind w:left="1440"/>
    </w:pPr>
    <w:rPr>
      <w:rFonts w:eastAsiaTheme="minorHAnsi"/>
    </w:rPr>
  </w:style>
  <w:style w:type="character" w:customStyle="1" w:styleId="StartingQuoteChar">
    <w:name w:val="Starting Quote Char"/>
    <w:basedOn w:val="DefaultParagraphFont"/>
    <w:link w:val="StartingQuote"/>
    <w:rsid w:val="003D26CF"/>
    <w:rPr>
      <w:rFonts w:ascii="Arial" w:hAnsi="Arial"/>
      <w:szCs w:val="24"/>
      <w:lang w:val="de-DE"/>
    </w:rPr>
  </w:style>
  <w:style w:type="paragraph" w:styleId="TableofFigures">
    <w:name w:val="table of figures"/>
    <w:basedOn w:val="Normal"/>
    <w:next w:val="Normal"/>
    <w:uiPriority w:val="99"/>
    <w:rsid w:val="00FF6E92"/>
    <w:pPr>
      <w:jc w:val="left"/>
    </w:pPr>
    <w:rPr>
      <w:sz w:val="18"/>
      <w:szCs w:val="20"/>
    </w:rPr>
  </w:style>
  <w:style w:type="character" w:customStyle="1" w:styleId="long-title">
    <w:name w:val="long-title"/>
    <w:basedOn w:val="DefaultParagraphFont"/>
    <w:rsid w:val="00FF6E92"/>
  </w:style>
  <w:style w:type="character" w:customStyle="1" w:styleId="highlight">
    <w:name w:val="highlight"/>
    <w:basedOn w:val="DefaultParagraphFont"/>
    <w:rsid w:val="00FF6E92"/>
  </w:style>
  <w:style w:type="paragraph" w:customStyle="1" w:styleId="Normal2">
    <w:name w:val="Normal2"/>
    <w:basedOn w:val="Normal"/>
    <w:qFormat/>
    <w:rsid w:val="00FF6E92"/>
    <w:rPr>
      <w:rFonts w:cs="Times New Roman"/>
      <w:lang w:val="en-AU"/>
    </w:rPr>
  </w:style>
  <w:style w:type="paragraph" w:styleId="Revision">
    <w:name w:val="Revision"/>
    <w:hidden/>
    <w:rsid w:val="00FF6E92"/>
    <w:pPr>
      <w:spacing w:after="0" w:line="240" w:lineRule="auto"/>
    </w:pPr>
    <w:rPr>
      <w:rFonts w:ascii="Arial" w:eastAsia="Times New Roman" w:hAnsi="Arial"/>
      <w:szCs w:val="24"/>
      <w:lang w:val="de-DE"/>
    </w:rPr>
  </w:style>
  <w:style w:type="character" w:customStyle="1" w:styleId="st">
    <w:name w:val="st"/>
    <w:basedOn w:val="DefaultParagraphFont"/>
    <w:rsid w:val="00FF6E92"/>
  </w:style>
  <w:style w:type="paragraph" w:customStyle="1" w:styleId="Literaturverzeichnis1">
    <w:name w:val="Literaturverzeichnis1"/>
    <w:basedOn w:val="Normal"/>
    <w:rsid w:val="008761AE"/>
    <w:pPr>
      <w:spacing w:line="240" w:lineRule="auto"/>
      <w:ind w:left="720" w:hanging="720"/>
    </w:pPr>
    <w:rPr>
      <w:lang w:val="en-US"/>
    </w:rPr>
  </w:style>
  <w:style w:type="paragraph" w:customStyle="1" w:styleId="SpeakerInterviews">
    <w:name w:val="Speaker Interviews"/>
    <w:basedOn w:val="FootnoteText1"/>
    <w:link w:val="SpeakerInterviewsZchn"/>
    <w:qFormat/>
    <w:rsid w:val="003A2C9C"/>
    <w:rPr>
      <w:smallCaps/>
      <w:lang w:val="de-DE"/>
    </w:rPr>
  </w:style>
  <w:style w:type="character" w:customStyle="1" w:styleId="SpeakerInterviewsZchn">
    <w:name w:val="Speaker Interviews Zchn"/>
    <w:basedOn w:val="footnotetextChar0"/>
    <w:link w:val="SpeakerInterviews"/>
    <w:rsid w:val="003A2C9C"/>
    <w:rPr>
      <w:rFonts w:ascii="Arial" w:eastAsia="Cambria" w:hAnsi="Arial" w:cs="Times New Roman"/>
      <w:smallCaps/>
      <w:sz w:val="18"/>
      <w:szCs w:val="18"/>
      <w:lang w:val="de-DE"/>
    </w:rPr>
  </w:style>
  <w:style w:type="paragraph" w:customStyle="1" w:styleId="ItalicFootnote">
    <w:name w:val="Italic Footnote"/>
    <w:basedOn w:val="FootnoteText1"/>
    <w:link w:val="ItalicFootnoteZchn"/>
    <w:qFormat/>
    <w:rsid w:val="00C5606C"/>
    <w:rPr>
      <w:i/>
    </w:rPr>
  </w:style>
  <w:style w:type="character" w:customStyle="1" w:styleId="ItalicFootnoteZchn">
    <w:name w:val="Italic Footnote Zchn"/>
    <w:basedOn w:val="footnotetextChar0"/>
    <w:link w:val="ItalicFootnote"/>
    <w:rsid w:val="00C5606C"/>
    <w:rPr>
      <w:rFonts w:ascii="Arial" w:eastAsia="Cambria" w:hAnsi="Arial" w:cs="Times New Roman"/>
      <w:i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2014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621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81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329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8545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7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microsoft.com/office/2011/relationships/commentsExtended" Target="commentsExtended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customXml" Target="../customXml/item5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081EF7B0B923468B2057403E7C3FD7" ma:contentTypeVersion="0" ma:contentTypeDescription="Create a new document." ma:contentTypeScope="" ma:versionID="06312a42ffb016cb389870cb04be13ec">
  <xsd:schema xmlns:xsd="http://www.w3.org/2001/XMLSchema" xmlns:xs="http://www.w3.org/2001/XMLSchema" xmlns:p="http://schemas.microsoft.com/office/2006/metadata/properties" xmlns:ns2="621e096b-e840-470c-a63c-3ecfc7173d81" targetNamespace="http://schemas.microsoft.com/office/2006/metadata/properties" ma:root="true" ma:fieldsID="615b736b2eca9095e51804d972baa912" ns2:_="">
    <xsd:import namespace="621e096b-e840-470c-a63c-3ecfc7173d81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21e096b-e840-470c-a63c-3ecfc7173d81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621e096b-e840-470c-a63c-3ecfc7173d81">52QSZRY664MP-906-178</_dlc_DocId>
    <_dlc_DocIdUrl xmlns="621e096b-e840-470c-a63c-3ecfc7173d81">
      <Url>https://sharepoint.urz.uni-heidelberg.de/vjc/kjc/publications/publications-oa-books/_layouts/DocIdRedir.aspx?ID=52QSZRY664MP-906-178</Url>
      <Description>52QSZRY664MP-906-178</Description>
    </_dlc_DocIdUrl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Assembly>Microsoft.Office.DocumentManagement, Version=14.0.0.0, Culture=neutral, PublicKeyToken=71e9bce111e9429c</Assembly>
    <Class>Microsoft.Office.DocumentManagement.Internal.DocIdHandler</Class>
    <Data/>
    <Filter/>
  </Receiver>
</spe:Receivers>
</file>

<file path=customXml/itemProps1.xml><?xml version="1.0" encoding="utf-8"?>
<ds:datastoreItem xmlns:ds="http://schemas.openxmlformats.org/officeDocument/2006/customXml" ds:itemID="{C2278457-D341-46D2-BB31-DD869093186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21e096b-e840-470c-a63c-3ecfc7173d8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986ACEF-A62A-42B4-AC8E-1A63C528D00F}">
  <ds:schemaRefs>
    <ds:schemaRef ds:uri="http://schemas.microsoft.com/office/2006/documentManagement/types"/>
    <ds:schemaRef ds:uri="http://schemas.microsoft.com/office/infopath/2007/PartnerControls"/>
    <ds:schemaRef ds:uri="http://purl.org/dc/dcmitype/"/>
    <ds:schemaRef ds:uri="621e096b-e840-470c-a63c-3ecfc7173d81"/>
    <ds:schemaRef ds:uri="http://schemas.openxmlformats.org/package/2006/metadata/core-properties"/>
    <ds:schemaRef ds:uri="http://purl.org/dc/elements/1.1/"/>
    <ds:schemaRef ds:uri="http://schemas.microsoft.com/office/2006/metadata/properties"/>
    <ds:schemaRef ds:uri="http://www.w3.org/XML/1998/namespace"/>
    <ds:schemaRef ds:uri="http://purl.org/dc/terms/"/>
  </ds:schemaRefs>
</ds:datastoreItem>
</file>

<file path=customXml/itemProps3.xml><?xml version="1.0" encoding="utf-8"?>
<ds:datastoreItem xmlns:ds="http://schemas.openxmlformats.org/officeDocument/2006/customXml" ds:itemID="{49E34CD3-7445-403A-A5F9-C527F1966F40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BD932D8-5402-4C83-B4AE-6AA55D35F0F4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8F513F0A-9847-436C-8506-5335AD68F74E}">
  <ds:schemaRefs>
    <ds:schemaRef ds:uri="http://schemas.microsoft.com/sharepoint/event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</Words>
  <Characters>10</Characters>
  <Application>Microsoft Office Word</Application>
  <DocSecurity>0</DocSecurity>
  <Lines>1</Lines>
  <Paragraphs>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Part I</vt:lpstr>
      <vt:lpstr>Part I</vt:lpstr>
    </vt:vector>
  </TitlesOfParts>
  <Company>University of Heidelberg</Company>
  <LinksUpToDate>false</LinksUpToDate>
  <CharactersWithSpaces>1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rt I</dc:title>
  <dc:creator>Elizabeth Corrao</dc:creator>
  <cp:lastModifiedBy>Anonymous</cp:lastModifiedBy>
  <cp:revision>4</cp:revision>
  <dcterms:created xsi:type="dcterms:W3CDTF">2015-09-30T09:46:00Z</dcterms:created>
  <dcterms:modified xsi:type="dcterms:W3CDTF">2015-10-10T1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1"&gt;&lt;session id="zViTkQFM"/&gt;&lt;style id="http://www.zotero.org/styles/chicago-author-date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0"/&gt;&lt;/prefs&gt;&lt;/data&gt;</vt:lpwstr>
  </property>
  <property fmtid="{D5CDD505-2E9C-101B-9397-08002B2CF9AE}" pid="4" name="ContentTypeId">
    <vt:lpwstr>0x01010026081EF7B0B923468B2057403E7C3FD7</vt:lpwstr>
  </property>
  <property fmtid="{D5CDD505-2E9C-101B-9397-08002B2CF9AE}" pid="5" name="_dlc_DocIdItemGuid">
    <vt:lpwstr>16a76234-cc13-4d5b-8ab0-73089bc180da</vt:lpwstr>
  </property>
</Properties>
</file>